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7E5CCB">
          <w:pPr>
            <w:pStyle w:val="NoSpacing"/>
          </w:pPr>
          <w:r>
            <w:t>Your Name</w:t>
          </w:r>
        </w:p>
      </w:sdtContent>
    </w:sdt>
    <w:p w:rsidR="00E614DD" w:rsidRDefault="007E5CC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E5CC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E5CC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7E5CCB">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sdt>
        <w:sdtPr>
          <w:alias w:val="Subtitle:"/>
          <w:tag w:val="Subtitle:"/>
          <w:id w:val="855005793"/>
          <w:placeholder>
            <w:docPart w:val="77DB4CF9A5B74296853827B521A7D7AA"/>
          </w:placeholder>
          <w:temporary/>
          <w:showingPlcHdr/>
          <w15:appearance w15:val="hidden"/>
        </w:sdtPr>
        <w:sdtEndPr/>
        <w:sdtContent>
          <w:r w:rsidR="00B13D1B">
            <w:t>Subtitle</w:t>
          </w:r>
        </w:sdtContent>
      </w:sdt>
    </w:p>
    <w:p w:rsidR="00A078C6" w:rsidRDefault="007E5CCB" w:rsidP="00FE4DC0">
      <w:pPr>
        <w:ind w:firstLine="0"/>
      </w:pPr>
      <w:r>
        <w:tab/>
      </w:r>
      <w:bookmarkStart w:id="0" w:name="_GoBack"/>
      <w:r w:rsidR="009179FC">
        <w:t>Salvadorans in a greater number live in Los Angeles including California, the inland empire, San Diego, Orange County, Washington, Maryland, and some other parts. According to the Hispanic origin profiles, the tot In</w:t>
      </w:r>
      <w:r w:rsidR="00A563CA">
        <w:t xml:space="preserve"> 2018 </w:t>
      </w:r>
      <w:r w:rsidR="0067062B">
        <w:t xml:space="preserve">according to a census, the population of </w:t>
      </w:r>
      <w:r>
        <w:t>Salvador</w:t>
      </w:r>
      <w:r w:rsidR="0067062B">
        <w:t>i</w:t>
      </w:r>
      <w:r>
        <w:t>an</w:t>
      </w:r>
      <w:r w:rsidR="0067062B">
        <w:t xml:space="preserve">s was recorder 59.9 million, while it was 47.8 million in 2008 according to </w:t>
      </w:r>
      <w:r w:rsidR="009179FC">
        <w:t xml:space="preserve">a survey population of country EI Salvador was 2,174,000 in which 57 percent were foreign-born and 60 percent have citizenship. 25 percent of the population was attending high school, 10 percent were attending college. </w:t>
      </w:r>
      <w:r w:rsidR="002F75D7">
        <w:t xml:space="preserve">The percentage of English speakers were proficient at English speaking was 21 percent. </w:t>
      </w:r>
      <w:r w:rsidR="0067062B">
        <w:t>United States Census Bureau</w:t>
      </w:r>
      <w:r w:rsidR="0008325C">
        <w:t xml:space="preserve">. The immigration of Hispanics from Mexico has decreased in the past decade. When Asian </w:t>
      </w:r>
      <w:r w:rsidR="00384BBC">
        <w:t xml:space="preserve">American </w:t>
      </w:r>
      <w:r w:rsidR="0008325C">
        <w:t xml:space="preserve">population growth was compared with </w:t>
      </w:r>
      <w:r w:rsidR="00384BBC">
        <w:t>Hispanics</w:t>
      </w:r>
      <w:r w:rsidR="0008325C">
        <w:t xml:space="preserve">, </w:t>
      </w:r>
      <w:r w:rsidR="00384BBC">
        <w:t xml:space="preserve">the population, the Asian population was increasing faster with 2.8 percent of growth. </w:t>
      </w:r>
      <w:r w:rsidR="001D5A62">
        <w:t xml:space="preserve">During 2018, Lo Angeles had 4.9 million population of Hispanics as compared to other parts of the United States. On the second number, Texas had a population of 2.0 million, and 11 countries were supposed to have more than one million Hispanics </w:t>
      </w:r>
      <w:r w:rsidR="001D5A62">
        <w:fldChar w:fldCharType="begin"/>
      </w:r>
      <w:r w:rsidR="0004656A">
        <w:instrText xml:space="preserve"> ADDIN ZOTERO_ITEM CSL_CITATION {"citationID":"cIzYaErI","properties":{"formattedCitation":"(NW et al., \\uc0\\u8220{}U.S. Hispanic Population Reached New High in 2018, but Growth Has Slowed\\uc0\\u8221{})","plainCitation":"(NW et al., “U.S. Hispanic Population Reached New High in 2018, but Growth Has Slowed”)","noteIndex":0},"citationItems":[{"id":47,"uris":["http://zotero.org/users/local/smYQhi21/items/WSE975NL"],"uri":["http://zotero.org/users/local/smYQhi21/items/WSE975NL"],"itemData":{"id":47,"type":"post-weblog","title":"U.S. Hispanic population reached new high in 2018, but growth has slowed","container-title":"Pew Research Center","abstract":"The U.S. Hispanic population reached a record 59.9 million in 2018, up from 2017. Population growth among Latinos has slowed since the 2000s.","URL":"https://www.pewresearch.org/fact-tank/2019/07/08/u-s-hispanic-population-reached-new-high-in-2018-but-growth-has-slowed/","language":"en-US","author":[{"family":"NW","given":"1615 L. St"},{"family":"Suite 800Washington","given":""},{"family":"Inquiries","given":"DC 20036USA202-419-4300 | Main202-857-8562 | Fax202-419-4372 | Media"}],"accessed":{"date-parts":[["2019",10,20]]}}}],"schema":"https://github.com/citation-style-language/schema/raw/master/csl-citation.json"} </w:instrText>
      </w:r>
      <w:r w:rsidR="001D5A62">
        <w:fldChar w:fldCharType="separate"/>
      </w:r>
      <w:r w:rsidR="0004656A" w:rsidRPr="0004656A">
        <w:rPr>
          <w:rFonts w:ascii="Times New Roman" w:hAnsi="Times New Roman" w:cs="Times New Roman"/>
        </w:rPr>
        <w:t>(NW et al., “U.S. Hispanic Population Reached New High in 2018, but Growth Has Slowed”)</w:t>
      </w:r>
      <w:r w:rsidR="001D5A62">
        <w:fldChar w:fldCharType="end"/>
      </w:r>
      <w:r w:rsidR="001D5A62">
        <w:t>.</w:t>
      </w:r>
      <w:r w:rsidR="002310E3">
        <w:t xml:space="preserve"> In 2016, 32 million Latinos were allowed to vote in 2020. this will be for the first time in history that Hispanics will be among the largest racial and ethnic groups to be part of election</w:t>
      </w:r>
      <w:r w:rsidR="0004656A">
        <w:t xml:space="preserve"> </w:t>
      </w:r>
      <w:r w:rsidR="002310E3">
        <w:fldChar w:fldCharType="begin"/>
      </w:r>
      <w:r w:rsidR="0004656A">
        <w:instrText xml:space="preserve"> ADDIN ZOTERO_ITEM CSL_CITATION {"citationID":"5Upovyjs","properties":{"formattedCitation":"(NW et al., \\uc0\\u8220{}How the U.S. Hispanic Population Is Changing\\uc0\\u8221{})","plainCitation":"(NW et al., “How the U.S. Hispanic Population Is Changing”)","noteIndex":0},"citationItems":[{"id":52,"uris":["http://zotero.org/users/local/smYQhi21/items/WSEIKY5I"],"uri":["http://zotero.org/users/local/smYQhi21/items/WSEIKY5I"],"itemData":{"id":52,"type":"post-weblog","title":"How the U.S. Hispanic population is changing","container-title":"Pew Research Center","abstract":"The U.S. Latino population, the principal driver of U.S. demographic growth since 2000, has itself evolved during this time.","URL":"https://www.pewresearch.org/fact-tank/2017/09/18/how-the-u-s-hispanic-population-is-changing/","language":"en-US","author":[{"family":"NW","given":"1615 L. St"},{"family":"Suite 800Washington","given":""},{"family":"Inquiries","given":"DC 20036USA202-419-4300 | Main202-857-8562 | Fax202-419-4372 | Media"}],"accessed":{"date-parts":[["2019",10,20]]}}}],"schema":"https://github.com/citation-style-language/schema/raw/master/csl-citation.json"} </w:instrText>
      </w:r>
      <w:r w:rsidR="002310E3">
        <w:fldChar w:fldCharType="separate"/>
      </w:r>
      <w:r w:rsidR="0004656A" w:rsidRPr="0004656A">
        <w:rPr>
          <w:rFonts w:ascii="Times New Roman" w:hAnsi="Times New Roman" w:cs="Times New Roman"/>
        </w:rPr>
        <w:t>(NW et al., “How the U.S. Hispanic Population Is Changing”)</w:t>
      </w:r>
      <w:r w:rsidR="002310E3">
        <w:fldChar w:fldCharType="end"/>
      </w:r>
      <w:r w:rsidR="002310E3">
        <w:t>.</w:t>
      </w:r>
    </w:p>
    <w:p w:rsidR="002310E3" w:rsidRDefault="007E5CCB" w:rsidP="00FE4DC0">
      <w:pPr>
        <w:ind w:firstLine="0"/>
      </w:pPr>
      <w:r>
        <w:lastRenderedPageBreak/>
        <w:tab/>
      </w:r>
      <w:r w:rsidR="00914980">
        <w:t xml:space="preserve">It was 1821 when EI Salvador got independence from Spain and got affiliated with some of the central American provinces. Unluckily the federation for region got dissolved after 20 years. After that, due to Mexican and Guatemalan aggression. the government of Salvadoran decided to make the country part of the United States, the request was rejected but it came under the influence of the United States. The economy of Salvadaro was constant, they used to produce cacao, from which coffee is made and this was a single crop agricultural export. In these past decades, EI Salvador's economy had been organized with the introduction of plantation on the land by the landless peasants. </w:t>
      </w:r>
      <w:r w:rsidR="007B2F6B">
        <w:t xml:space="preserve">The United States' foreign affairs </w:t>
      </w:r>
      <w:r w:rsidR="00121FC2">
        <w:t xml:space="preserve">were changed </w:t>
      </w:r>
      <w:r w:rsidR="007B2F6B">
        <w:t xml:space="preserve">because of the Salvadoran American immigration. </w:t>
      </w:r>
    </w:p>
    <w:p w:rsidR="00032A2B" w:rsidRDefault="007E5CCB" w:rsidP="004F14A9">
      <w:pPr>
        <w:ind w:firstLine="0"/>
      </w:pPr>
      <w:r>
        <w:tab/>
        <w:t xml:space="preserve">New </w:t>
      </w:r>
      <w:r w:rsidR="00B6370A">
        <w:t>York</w:t>
      </w:r>
      <w:r>
        <w:t xml:space="preserve"> has a </w:t>
      </w:r>
      <w:r w:rsidR="00B6370A">
        <w:t>larger</w:t>
      </w:r>
      <w:r>
        <w:t xml:space="preserve"> number of Salvadorians, there live immigrants and country born p</w:t>
      </w:r>
      <w:r w:rsidR="00EB6F34">
        <w:t xml:space="preserve">opulation. </w:t>
      </w:r>
      <w:r w:rsidR="00121FC2">
        <w:t xml:space="preserve">In every place, there are culprits and everywhere crimes occur. The EI Salvadorans introduced a penal code in September 2015 against the hate crimes. Many LGBTs get killed which is not in awareness of government but the introduction of the penal code is a great initiative to protect human rights. Many of Salvadorans believe and they have experienced that they </w:t>
      </w:r>
      <w:r w:rsidR="004F14A9">
        <w:t>got more opportunities for earning, doing business, opening, and restaurant and more importantly they have raised their voice against in-securities. Insecurities and crimes like gang rap, LGBT rights, child trafficking and violation of job opportunities.</w:t>
      </w:r>
    </w:p>
    <w:p w:rsidR="00BF1A89" w:rsidRDefault="007E5CCB" w:rsidP="004F14A9">
      <w:pPr>
        <w:ind w:firstLine="0"/>
      </w:pPr>
      <w:r>
        <w:t xml:space="preserve"> According to the surveys, 43 percent of Salvadorans have </w:t>
      </w:r>
      <w:r w:rsidR="00A460B1">
        <w:t>ownership</w:t>
      </w:r>
      <w:r>
        <w:t xml:space="preserve"> for homes, total earning starting from 16 and above was 25000 dollars</w:t>
      </w:r>
      <w:r>
        <w:fldChar w:fldCharType="begin"/>
      </w:r>
      <w:r>
        <w:instrText xml:space="preserve"> ADDIN ZOTERO_</w:instrText>
      </w:r>
      <w:r>
        <w:instrText>ITEM CSL_CITATION {"citationID":"NLLwrISm","properties":{"formattedCitation":"(NW et al., \\uc0\\u8220{}Facts on Latinos of Salvadoran Origin in the U.S.\\uc0\\u8221{})","plainCitation":"(NW et al., “Facts on Latinos of Salvadoran Origin in the U.S.”)","no</w:instrText>
      </w:r>
      <w:r>
        <w:instrText>teIndex":0},"citationItems":[{"id":71,"uris":["http://zotero.org/users/local/smYQhi21/items/T2EC529M"],"uri":["http://zotero.org/users/local/smYQhi21/items/T2EC529M"],"itemData":{"id":71,"type":"post-weblog","title":"Facts on Latinos of Salvadoran origin i</w:instrText>
      </w:r>
      <w:r>
        <w:instrText>n the U.S.","container-title":"Pew Research Center's Hispanic Trends Project","abstract":"An estimated 2.3 million Hispanics of Salvadoran origin resided in the United States in 2017, according to a Pew Research Center analysis.","URL":"https://www.pewrese</w:instrText>
      </w:r>
      <w:r>
        <w:instrText>arch.org/hispanic/fact-sheet/u-s-hispanics-facts-on-salvadoran-origin-latinos/","language":"en-US","author":[{"family":"NW","given":"1615 L. St"},{"family":"Suite 800Washington","given":""},{"family":"Inquiries","given":"DC 20036USA202-419-4300 | Main202-8</w:instrText>
      </w:r>
      <w:r>
        <w:instrText xml:space="preserve">57-8562 | Fax202-419-4372 | Media"}],"accessed":{"date-parts":[["2019",10,21]]}}}],"schema":"https://github.com/citation-style-language/schema/raw/master/csl-citation.json"} </w:instrText>
      </w:r>
      <w:r>
        <w:fldChar w:fldCharType="separate"/>
      </w:r>
      <w:r w:rsidRPr="00BF1A89">
        <w:rPr>
          <w:rFonts w:ascii="Times New Roman" w:hAnsi="Times New Roman" w:cs="Times New Roman"/>
        </w:rPr>
        <w:t>(NW et al., “Facts on Latinos of Salvadoran Origin in the U.S.”)</w:t>
      </w:r>
      <w:r>
        <w:fldChar w:fldCharType="end"/>
      </w:r>
      <w:r>
        <w:t xml:space="preserve">. </w:t>
      </w:r>
      <w:r w:rsidR="00A460B1">
        <w:t xml:space="preserve"> The majority of Salvadorans are satisfied while living in the United States, 76 percent of Salvadorans agreed upon a satisfying life which they are living</w:t>
      </w:r>
      <w:r w:rsidR="00A460B1">
        <w:fldChar w:fldCharType="begin"/>
      </w:r>
      <w:r w:rsidR="00A460B1">
        <w:instrText xml:space="preserve"> ADDIN ZOTERO_ITEM CSL_CITATION {"citationID":"qGqI0HFM","properties":{"formattedCitation":"(NW et al., \\uc0\\u8220{}Mexicans and Salvadorans Have Positive Picture of Life in U.S.\\uc0\\u8221{})","plainCitation":"(NW et al., “Mexicans and Salvadorans Have Positive Picture of Life in U.S.”)","noteIndex":0},"citationItems":[{"id":77,"uris":["http://zotero.org/users/local/smYQhi21/items/FA45HUKV"],"uri":["http://zotero.org/users/local/smYQhi21/items/FA45HUKV"],"itemData":{"id":77,"type":"post-weblog","title":"Mexicans and Salvadorans Have Positive Picture of Life in U.S.","container-title":"Pew Research Center's Global Attitudes Project","abstract":"Overview Mexicans and Salvadorans share a positive image of the U.S. Many believe that people who move to the U.S. lead a better life, and most of those","URL":"https://www.pewresearch.org/global/2013/10/24/mexicans-and-salvadorans-have-positive-picture-of-life-in-u-s/","language":"en-US","author":[{"family":"NW","given":"1615 L. St"},{"family":"Suite 800Washington","given":""},{"family":"Inquiries","given":"DC 20036USA202-419-4300 | Main202-857-8562 | Fax202-419-4372 | Media"}],"issued":{"date-parts":[["2013",10,24]]},"accessed":{"date-parts":[["2019",10,21]]}}}],"schema":"https://github.com/citation-style-language/schema/raw/master/csl-citation.json"} </w:instrText>
      </w:r>
      <w:r w:rsidR="00A460B1">
        <w:fldChar w:fldCharType="separate"/>
      </w:r>
      <w:r w:rsidR="00A460B1" w:rsidRPr="00A460B1">
        <w:rPr>
          <w:rFonts w:ascii="Times New Roman" w:hAnsi="Times New Roman" w:cs="Times New Roman"/>
        </w:rPr>
        <w:t>(NW et al., "Mexicans and Salvadorans Have Positive Picture of Life in the U.S.")</w:t>
      </w:r>
      <w:r w:rsidR="00A460B1">
        <w:fldChar w:fldCharType="end"/>
      </w:r>
      <w:r w:rsidR="00A460B1">
        <w:t xml:space="preserve">. </w:t>
      </w:r>
    </w:p>
    <w:p w:rsidR="00A22D79" w:rsidRDefault="007E5CCB" w:rsidP="00A22D79">
      <w:r>
        <w:lastRenderedPageBreak/>
        <w:t>The people of EI Salvador initiated some organizations and initiatives to protect the due rights of people and to control the crime and violence rate in EI Salvador. Immigration has to change United States culture. There are some positive change</w:t>
      </w:r>
      <w:r>
        <w:t xml:space="preserve">s and some negative changes. The positive changes </w:t>
      </w:r>
      <w:r w:rsidR="00BF1A89">
        <w:t>are</w:t>
      </w:r>
      <w:r>
        <w:t xml:space="preserve"> that people who are enriched in their heritage and culture </w:t>
      </w:r>
      <w:r w:rsidR="00032A2B">
        <w:t xml:space="preserve">can be a reason for a diversified culture. They are good at arts, music, and folklore. </w:t>
      </w:r>
      <w:r w:rsidR="00BF1A89">
        <w:t>Every</w:t>
      </w:r>
      <w:r>
        <w:t xml:space="preserve"> society brings their values, norms and identity in</w:t>
      </w:r>
      <w:r>
        <w:t xml:space="preserve">to different societies which becomes a reason to place and create an identity in a society </w:t>
      </w:r>
      <w:r w:rsidR="00BF1A89">
        <w:fldChar w:fldCharType="begin"/>
      </w:r>
      <w:r w:rsidR="00BF1A89">
        <w:instrText xml:space="preserve"> ADDIN ZOTERO_ITEM CSL_CITATION {"citationID":"haD1bNpU","properties":{"formattedCitation":"(NW et al., \\uc0\\u8220{}Facts on Latinos of Salvadoran Origin in the U.S.\\uc0\\u8221{})","plainCitation":"(NW et al., “Facts on Latinos of Salvadoran Origin in the U.S.”)","noteIndex":0},"citationItems":[{"id":71,"uris":["http://zotero.org/users/local/smYQhi21/items/T2EC529M"],"uri":["http://zotero.org/users/local/smYQhi21/items/T2EC529M"],"itemData":{"id":71,"type":"post-weblog","title":"Facts on Latinos of Salvadoran origin in the U.S.","container-title":"Pew Research Center's Hispanic Trends Project","abstract":"An estimated 2.3 million Hispanics of Salvadoran origin resided in the United States in 2017, according to a Pew Research Center analysis.","URL":"https://www.pewresearch.org/hispanic/fact-sheet/u-s-hispanics-facts-on-salvadoran-origin-latinos/","language":"en-US","author":[{"family":"NW","given":"1615 L. St"},{"family":"Suite 800Washington","given":""},{"family":"Inquiries","given":"DC 20036USA202-419-4300 | Main202-857-8562 | Fax202-419-4372 | Media"}],"accessed":{"date-parts":[["2019",10,21]]}}}],"schema":"https://github.com/citation-style-language/schema/raw/master/csl-citation.json"} </w:instrText>
      </w:r>
      <w:r w:rsidR="00BF1A89">
        <w:fldChar w:fldCharType="separate"/>
      </w:r>
      <w:r w:rsidR="00BF1A89" w:rsidRPr="00BF1A89">
        <w:rPr>
          <w:rFonts w:ascii="Times New Roman" w:hAnsi="Times New Roman" w:cs="Times New Roman"/>
        </w:rPr>
        <w:t>(NW et al., “Facts on Latinos of Salvadoran Origin in the U.S.”)</w:t>
      </w:r>
      <w:r w:rsidR="00BF1A89">
        <w:fldChar w:fldCharType="end"/>
      </w:r>
      <w:r w:rsidR="00032A2B">
        <w:t>The negative change is that the crime rate has been increased, and EI Salvador is known as the worst country because of crimes and violence</w:t>
      </w:r>
      <w:r w:rsidR="00032A2B">
        <w:fldChar w:fldCharType="begin"/>
      </w:r>
      <w:r w:rsidR="00032A2B">
        <w:instrText xml:space="preserve"> ADDIN ZOTERO_ITEM CSL_CITATION {"citationID":"kZw57Dq3","properties":{"formattedCitation":"(\\uc0\\u8220{}El Salvador\\uc0\\u8221{})","plainCitation":"(“El Salvador”)","noteIndex":0},"citationItems":[{"id":54,"uris":["http://zotero.org/users/local/smYQhi21/items/44U4AP29"],"uri":["http://zotero.org/users/local/smYQhi21/items/44U4AP29"],"itemData":{"id":54,"type":"webpage","title":"El Salvador","container-title":"International Rescue Committee (IRC)","abstract":"Levels of violence in El Salvador, Honduras, and Guatemala are akin to those in the deadliest war zones around the world. The International Rescue Committee provides emergency cash relief and lifesaving information services to people in El Salvador who have been uprooted by growing violence.","URL":"https://www.rescue.org/country/el-salvador","language":"en","accessed":{"date-parts":[["2019",10,21]]}}}],"schema":"https://github.com/citation-style-language/schema/raw/master/csl-citation.json"} </w:instrText>
      </w:r>
      <w:r w:rsidR="00032A2B">
        <w:fldChar w:fldCharType="separate"/>
      </w:r>
      <w:r w:rsidR="00032A2B" w:rsidRPr="00032A2B">
        <w:rPr>
          <w:rFonts w:ascii="Times New Roman" w:hAnsi="Times New Roman" w:cs="Times New Roman"/>
        </w:rPr>
        <w:t>(“El Salvador”)</w:t>
      </w:r>
      <w:r w:rsidR="00032A2B">
        <w:fldChar w:fldCharType="end"/>
      </w:r>
      <w:r>
        <w:t>.</w:t>
      </w:r>
      <w:r w:rsidR="00BF1A89">
        <w:t xml:space="preserve"> Many people living in the United States are in support that the environment is favorable for them, 76 percent of people </w:t>
      </w:r>
      <w:r w:rsidR="00A460B1">
        <w:t>were in favor of satisfying life in the United States.</w:t>
      </w:r>
    </w:p>
    <w:p w:rsidR="00E12675" w:rsidRDefault="007E5CCB" w:rsidP="00A22D79">
      <w:r>
        <w:t>People of EI Salvador living in Los Angeles initiated The Association of Salvadorans of Los Angeles to promote economic and community development p</w:t>
      </w:r>
      <w:r>
        <w:t>rojects and strategies for those who belong to low-income backgrounds and promote public participation by assisting the immigrants to have legal permanent residence</w:t>
      </w:r>
      <w:r>
        <w:fldChar w:fldCharType="begin"/>
      </w:r>
      <w:r>
        <w:instrText xml:space="preserve"> ADDIN ZOTERO_ITEM CSL_CITATION {"citationID":"FPxh8Cpr","properties":{"formattedCitation":"</w:instrText>
      </w:r>
      <w:r>
        <w:instrText>(Hamilton and Chinchilla 121)","plainCitation":"(Hamilton and Chinchilla 121)","noteIndex":0},"citationItems":[{"id":63,"uris":["http://zotero.org/users/local/smYQhi21/items/9PW4ATFH"],"uri":["http://zotero.org/users/local/smYQhi21/items/9PW4ATFH"],"itemDa</w:instrText>
      </w:r>
      <w:r>
        <w:instrText>ta":{"id":63,"type":"book","title":"Seeking Community in a Global City: Guatemalans and Salvadorans in Los Angeles","publisher":"Temple University Press","number-of-pages":"310","source":"Google Books","abstract":"Driven by the pressures of poverty and civ</w:instrText>
      </w:r>
      <w:r>
        <w:instrText>il strife at home, large numbers of Central Americans came to the Los Angeles area during the 1980s. Neither purely economic migrants, though they were in search of stable work, nor official refugees, although they carried the scars of war and persecution,</w:instrText>
      </w:r>
      <w:r>
        <w:instrText xml:space="preserve"> Guatemalans and Salvadorans were even denied the aid given to refugees such as Cubans and Vietnamese. In addition, these immigrants sought refuge in a city undergoing massive economic and demographic shifts of its own. The result was—and is—a complex inte</w:instrText>
      </w:r>
      <w:r>
        <w:instrText>raction that will help to reconceptualize the migration experience. Based on twenty years of work with the Los Angeles Central American community and filled with facts, figures, and personal narratives,Seeking Community in a Global Citypresents this saga f</w:instrText>
      </w:r>
      <w:r>
        <w:instrText xml:space="preserve">rom many perspectives. The authors examine the forces in Central America that sent thousands of people streaming across international borders. They discuss economic, political, and demographic changes in the Los Angeles region and the difficulties the new </w:instrText>
      </w:r>
      <w:r>
        <w:instrText>immigrants faced in negotiating a new, urban environment. They look at family roles, networking, work strategies, and inter-ethnic relations. But they also consider policy issues and alliances, changing expectations, shifting priorities, and the reciprocal</w:instrText>
      </w:r>
      <w:r>
        <w:instrText xml:space="preserve"> effect of the migrants and the city on each other. Author note:Nora Hamiltonis Associate Professor of Political Science at the University of Southern California.Norma Stoltz Chinchillais Professor of Sociology and Women's Studies at California State Unive</w:instrText>
      </w:r>
      <w:r>
        <w:instrText>rsity, Long Beach.","ISBN":"978-1-56639-868-8","title-short":"Seeking Community in a Global City","language":"en","author":[{"family":"Hamilton","given":"Nora"},{"family":"Chinchilla","given":"Norma Stoltz"}],"issued":{"date-parts":[["2001"]]}},"locator":"</w:instrText>
      </w:r>
      <w:r>
        <w:instrText xml:space="preserve">121"}],"schema":"https://github.com/citation-style-language/schema/raw/master/csl-citation.json"} </w:instrText>
      </w:r>
      <w:r>
        <w:fldChar w:fldCharType="separate"/>
      </w:r>
      <w:r w:rsidRPr="00E12675">
        <w:rPr>
          <w:rFonts w:ascii="Times New Roman" w:hAnsi="Times New Roman" w:cs="Times New Roman"/>
        </w:rPr>
        <w:t>(Hamilton and Chinchilla 121)</w:t>
      </w:r>
      <w:r>
        <w:fldChar w:fldCharType="end"/>
      </w:r>
      <w:r>
        <w:t>.</w:t>
      </w:r>
      <w:r w:rsidR="00A22D79">
        <w:t xml:space="preserve"> Their public participation can lead to a prosperous and peaceful environment. Their initiatives against gender-based violence, harassment cases, and killings are a step towards a road where the ending is peace.</w:t>
      </w:r>
    </w:p>
    <w:p w:rsidR="00A460B1" w:rsidRPr="00A460B1" w:rsidRDefault="007E5CCB" w:rsidP="00A460B1">
      <w:r>
        <w:t xml:space="preserve">EI Salvadorans are very distinctive among central Americans when it comes to food, they offer a </w:t>
      </w:r>
      <w:r w:rsidR="00681FB5">
        <w:t>typical breakfast and main meals</w:t>
      </w:r>
      <w:r w:rsidR="0039214A">
        <w:t xml:space="preserve">. And this is popular among other Central American cuisines </w:t>
      </w:r>
      <w:r w:rsidR="00681FB5">
        <w:t xml:space="preserve">  The</w:t>
      </w:r>
      <w:r w:rsidR="0039214A">
        <w:t xml:space="preserve">ir typical breakfast </w:t>
      </w:r>
      <w:r w:rsidR="00681FB5">
        <w:t>include</w:t>
      </w:r>
      <w:r w:rsidR="0039214A">
        <w:t>s</w:t>
      </w:r>
      <w:r w:rsidR="00681FB5">
        <w:t xml:space="preserve"> a touch of scrambled </w:t>
      </w:r>
      <w:r w:rsidR="0039214A">
        <w:t>eggs</w:t>
      </w:r>
      <w:r w:rsidR="00681FB5">
        <w:t xml:space="preserve"> </w:t>
      </w:r>
      <w:r w:rsidR="0039214A">
        <w:t>with</w:t>
      </w:r>
      <w:r w:rsidR="00681FB5">
        <w:t xml:space="preserve"> vegetables, cheese, fried platanos fritos, mashed beans, and tortillas. As EI Salvador </w:t>
      </w:r>
      <w:r w:rsidR="0039214A">
        <w:t xml:space="preserve">on the coastline, they offer seafood and it is common among other ingredients. The staple </w:t>
      </w:r>
      <w:r w:rsidR="008014DD">
        <w:t>food</w:t>
      </w:r>
      <w:r w:rsidR="0039214A">
        <w:t xml:space="preserve"> of EI Salvador</w:t>
      </w:r>
      <w:r w:rsidR="008014DD">
        <w:t xml:space="preserve"> is Pupusas </w:t>
      </w:r>
      <w:r w:rsidR="008014DD">
        <w:lastRenderedPageBreak/>
        <w:t xml:space="preserve">which they usually serve with the cabbage slaw. Their tradition is to serve pupusas for meals or as a snack and this tradition has been passed from generation to generation. The origin of this tradition is Mayan-Pipil culture. </w:t>
      </w:r>
      <w:r w:rsidR="00BF1A89">
        <w:t>The food is provided by the Salvadorans is presented differently and uniquely which attracts people from other parts of the country as well as the world.</w:t>
      </w:r>
    </w:p>
    <w:bookmarkEnd w:id="0"/>
    <w:p w:rsidR="00E614DD" w:rsidRDefault="007E5CCB"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A460B1" w:rsidRPr="00A460B1" w:rsidRDefault="007E5CCB" w:rsidP="00A460B1">
      <w:pPr>
        <w:pStyle w:val="Bibliography"/>
        <w:rPr>
          <w:rFonts w:ascii="Times New Roman" w:hAnsi="Times New Roman" w:cs="Times New Roman"/>
        </w:rPr>
      </w:pPr>
      <w:r>
        <w:fldChar w:fldCharType="begin"/>
      </w:r>
      <w:r w:rsidR="00E12675">
        <w:instrText xml:space="preserve"> ADDIN ZOTERO_BIBL {"uncited":[],"omitted":[],"custom":[]} CSL_BIBLIOGRAPHY </w:instrText>
      </w:r>
      <w:r>
        <w:fldChar w:fldCharType="separate"/>
      </w:r>
      <w:r w:rsidRPr="00A460B1">
        <w:rPr>
          <w:rFonts w:ascii="Times New Roman" w:hAnsi="Times New Roman" w:cs="Times New Roman"/>
        </w:rPr>
        <w:t xml:space="preserve">“El Salvador.” </w:t>
      </w:r>
      <w:r w:rsidRPr="00A460B1">
        <w:rPr>
          <w:rFonts w:ascii="Times New Roman" w:hAnsi="Times New Roman" w:cs="Times New Roman"/>
          <w:i/>
          <w:iCs/>
        </w:rPr>
        <w:t>International Rescue Committee (IRC)</w:t>
      </w:r>
      <w:r w:rsidRPr="00A460B1">
        <w:rPr>
          <w:rFonts w:ascii="Times New Roman" w:hAnsi="Times New Roman" w:cs="Times New Roman"/>
        </w:rPr>
        <w:t>, https://www.rescue.org/country/el-s</w:t>
      </w:r>
      <w:r w:rsidRPr="00A460B1">
        <w:rPr>
          <w:rFonts w:ascii="Times New Roman" w:hAnsi="Times New Roman" w:cs="Times New Roman"/>
        </w:rPr>
        <w:t>alvador. Accessed 21 Oct. 2019.</w:t>
      </w:r>
    </w:p>
    <w:p w:rsidR="00A460B1" w:rsidRPr="00A460B1" w:rsidRDefault="007E5CCB" w:rsidP="00A460B1">
      <w:pPr>
        <w:pStyle w:val="Bibliography"/>
        <w:rPr>
          <w:rFonts w:ascii="Times New Roman" w:hAnsi="Times New Roman" w:cs="Times New Roman"/>
        </w:rPr>
      </w:pPr>
      <w:r w:rsidRPr="00A460B1">
        <w:rPr>
          <w:rFonts w:ascii="Times New Roman" w:hAnsi="Times New Roman" w:cs="Times New Roman"/>
        </w:rPr>
        <w:t xml:space="preserve">Hamilton, Nora, and Norma Stoltz Chinchilla. </w:t>
      </w:r>
      <w:r w:rsidRPr="00A460B1">
        <w:rPr>
          <w:rFonts w:ascii="Times New Roman" w:hAnsi="Times New Roman" w:cs="Times New Roman"/>
          <w:i/>
          <w:iCs/>
        </w:rPr>
        <w:t>Seeking Community in a Global City: Guatemalans and Salvadorans in Los Angeles</w:t>
      </w:r>
      <w:r w:rsidRPr="00A460B1">
        <w:rPr>
          <w:rFonts w:ascii="Times New Roman" w:hAnsi="Times New Roman" w:cs="Times New Roman"/>
        </w:rPr>
        <w:t>. Temple University Press, 2001.</w:t>
      </w:r>
    </w:p>
    <w:p w:rsidR="00A460B1" w:rsidRPr="00A460B1" w:rsidRDefault="007E5CCB" w:rsidP="00A460B1">
      <w:pPr>
        <w:pStyle w:val="Bibliography"/>
        <w:rPr>
          <w:rFonts w:ascii="Times New Roman" w:hAnsi="Times New Roman" w:cs="Times New Roman"/>
        </w:rPr>
      </w:pPr>
      <w:r w:rsidRPr="00A460B1">
        <w:rPr>
          <w:rFonts w:ascii="Times New Roman" w:hAnsi="Times New Roman" w:cs="Times New Roman"/>
        </w:rPr>
        <w:t>NW, 1615 L. St, et al. “Facts on Latinos of Salvadoran Origin in the</w:t>
      </w:r>
      <w:r w:rsidRPr="00A460B1">
        <w:rPr>
          <w:rFonts w:ascii="Times New Roman" w:hAnsi="Times New Roman" w:cs="Times New Roman"/>
        </w:rPr>
        <w:t xml:space="preserve"> U.S.” </w:t>
      </w:r>
      <w:r w:rsidRPr="00A460B1">
        <w:rPr>
          <w:rFonts w:ascii="Times New Roman" w:hAnsi="Times New Roman" w:cs="Times New Roman"/>
          <w:i/>
          <w:iCs/>
        </w:rPr>
        <w:t>Pew Research Center’s Hispanic Trends Project</w:t>
      </w:r>
      <w:r w:rsidRPr="00A460B1">
        <w:rPr>
          <w:rFonts w:ascii="Times New Roman" w:hAnsi="Times New Roman" w:cs="Times New Roman"/>
        </w:rPr>
        <w:t>, https://www.pewresearch.org/hispanic/fact-sheet/u-s-hispanics-facts-on-salvadoran-origin-latinos/. Accessed 21 Oct. 2019.</w:t>
      </w:r>
    </w:p>
    <w:p w:rsidR="00A460B1" w:rsidRPr="00A460B1" w:rsidRDefault="007E5CCB" w:rsidP="00A460B1">
      <w:pPr>
        <w:pStyle w:val="Bibliography"/>
        <w:rPr>
          <w:rFonts w:ascii="Times New Roman" w:hAnsi="Times New Roman" w:cs="Times New Roman"/>
        </w:rPr>
      </w:pPr>
      <w:r w:rsidRPr="00A460B1">
        <w:rPr>
          <w:rFonts w:ascii="Times New Roman" w:hAnsi="Times New Roman" w:cs="Times New Roman"/>
        </w:rPr>
        <w:t xml:space="preserve">---. “How the U.S. Hispanic Population Is Changing.” </w:t>
      </w:r>
      <w:r w:rsidRPr="00A460B1">
        <w:rPr>
          <w:rFonts w:ascii="Times New Roman" w:hAnsi="Times New Roman" w:cs="Times New Roman"/>
          <w:i/>
          <w:iCs/>
        </w:rPr>
        <w:t>Pew Research Center</w:t>
      </w:r>
      <w:r w:rsidRPr="00A460B1">
        <w:rPr>
          <w:rFonts w:ascii="Times New Roman" w:hAnsi="Times New Roman" w:cs="Times New Roman"/>
        </w:rPr>
        <w:t>, https:</w:t>
      </w:r>
      <w:r w:rsidRPr="00A460B1">
        <w:rPr>
          <w:rFonts w:ascii="Times New Roman" w:hAnsi="Times New Roman" w:cs="Times New Roman"/>
        </w:rPr>
        <w:t>//www.pewresearch.org/fact-tank/2017/09/18/how-the-u-s-hispanic-population-is-changing/. Accessed 20 Oct. 2019.</w:t>
      </w:r>
    </w:p>
    <w:p w:rsidR="00A460B1" w:rsidRPr="00A460B1" w:rsidRDefault="007E5CCB" w:rsidP="00A460B1">
      <w:pPr>
        <w:pStyle w:val="Bibliography"/>
        <w:rPr>
          <w:rFonts w:ascii="Times New Roman" w:hAnsi="Times New Roman" w:cs="Times New Roman"/>
        </w:rPr>
      </w:pPr>
      <w:r w:rsidRPr="00A460B1">
        <w:rPr>
          <w:rFonts w:ascii="Times New Roman" w:hAnsi="Times New Roman" w:cs="Times New Roman"/>
        </w:rPr>
        <w:t xml:space="preserve">---. “Mexicans and Salvadorans Have Positive Picture of Life in U.S.” </w:t>
      </w:r>
      <w:r w:rsidRPr="00A460B1">
        <w:rPr>
          <w:rFonts w:ascii="Times New Roman" w:hAnsi="Times New Roman" w:cs="Times New Roman"/>
          <w:i/>
          <w:iCs/>
        </w:rPr>
        <w:t>Pew Research Center’s Global Attitudes Project</w:t>
      </w:r>
      <w:r w:rsidRPr="00A460B1">
        <w:rPr>
          <w:rFonts w:ascii="Times New Roman" w:hAnsi="Times New Roman" w:cs="Times New Roman"/>
        </w:rPr>
        <w:t>, 24 Oct. 2013, https://www.</w:t>
      </w:r>
      <w:r w:rsidRPr="00A460B1">
        <w:rPr>
          <w:rFonts w:ascii="Times New Roman" w:hAnsi="Times New Roman" w:cs="Times New Roman"/>
        </w:rPr>
        <w:t>pewresearch.org/global/2013/10/24/mexicans-and-salvadorans-have-positive-picture-of-life-in-u-s/.</w:t>
      </w:r>
    </w:p>
    <w:p w:rsidR="00A460B1" w:rsidRPr="00A460B1" w:rsidRDefault="007E5CCB" w:rsidP="00A460B1">
      <w:pPr>
        <w:pStyle w:val="Bibliography"/>
        <w:rPr>
          <w:rFonts w:ascii="Times New Roman" w:hAnsi="Times New Roman" w:cs="Times New Roman"/>
        </w:rPr>
      </w:pPr>
      <w:r w:rsidRPr="00A460B1">
        <w:rPr>
          <w:rFonts w:ascii="Times New Roman" w:hAnsi="Times New Roman" w:cs="Times New Roman"/>
        </w:rPr>
        <w:t xml:space="preserve">---. “U.S. Hispanic Population Reached New High in 2018, but Growth Has Slowed.” </w:t>
      </w:r>
      <w:r w:rsidRPr="00A460B1">
        <w:rPr>
          <w:rFonts w:ascii="Times New Roman" w:hAnsi="Times New Roman" w:cs="Times New Roman"/>
          <w:i/>
          <w:iCs/>
        </w:rPr>
        <w:t>Pew Research Center</w:t>
      </w:r>
      <w:r w:rsidRPr="00A460B1">
        <w:rPr>
          <w:rFonts w:ascii="Times New Roman" w:hAnsi="Times New Roman" w:cs="Times New Roman"/>
        </w:rPr>
        <w:t>, https://www.pewresearch.org/fact-tank/2019/07/08/u-s-his</w:t>
      </w:r>
      <w:r w:rsidRPr="00A460B1">
        <w:rPr>
          <w:rFonts w:ascii="Times New Roman" w:hAnsi="Times New Roman" w:cs="Times New Roman"/>
        </w:rPr>
        <w:t>panic-population-reached-new-high-in-2018-but-growth-has-slowed/. Accessed 20 Oct. 2019.</w:t>
      </w:r>
    </w:p>
    <w:p w:rsidR="00E614DD" w:rsidRDefault="007E5CCB">
      <w:pPr>
        <w:pStyle w:val="Bibliography"/>
      </w:pPr>
      <w:r>
        <w:fldChar w:fldCharType="end"/>
      </w:r>
      <w:r w:rsidR="00691EC1">
        <w:t>.</w:t>
      </w:r>
    </w:p>
    <w:p w:rsidR="00BA1BAA" w:rsidRDefault="00BA1BAA" w:rsidP="00BA1BAA"/>
    <w:sectPr w:rsid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5CCB" w:rsidRDefault="007E5CCB">
      <w:pPr>
        <w:spacing w:line="240" w:lineRule="auto"/>
      </w:pPr>
      <w:r>
        <w:separator/>
      </w:r>
    </w:p>
  </w:endnote>
  <w:endnote w:type="continuationSeparator" w:id="0">
    <w:p w:rsidR="007E5CCB" w:rsidRDefault="007E5C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5CCB" w:rsidRDefault="007E5CCB">
      <w:pPr>
        <w:spacing w:line="240" w:lineRule="auto"/>
      </w:pPr>
      <w:r>
        <w:separator/>
      </w:r>
    </w:p>
  </w:footnote>
  <w:footnote w:type="continuationSeparator" w:id="0">
    <w:p w:rsidR="007E5CCB" w:rsidRDefault="007E5C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E5CC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8200D">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E5CC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E55C7">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1FC8B9C0">
      <w:start w:val="1"/>
      <w:numFmt w:val="lowerLetter"/>
      <w:pStyle w:val="TableNote"/>
      <w:suff w:val="space"/>
      <w:lvlText w:val="%1."/>
      <w:lvlJc w:val="left"/>
      <w:pPr>
        <w:ind w:left="0" w:firstLine="720"/>
      </w:pPr>
      <w:rPr>
        <w:rFonts w:hint="default"/>
      </w:rPr>
    </w:lvl>
    <w:lvl w:ilvl="1" w:tplc="B462A838" w:tentative="1">
      <w:start w:val="1"/>
      <w:numFmt w:val="lowerLetter"/>
      <w:lvlText w:val="%2."/>
      <w:lvlJc w:val="left"/>
      <w:pPr>
        <w:ind w:left="2160" w:hanging="360"/>
      </w:pPr>
    </w:lvl>
    <w:lvl w:ilvl="2" w:tplc="0C46371A" w:tentative="1">
      <w:start w:val="1"/>
      <w:numFmt w:val="lowerRoman"/>
      <w:lvlText w:val="%3."/>
      <w:lvlJc w:val="right"/>
      <w:pPr>
        <w:ind w:left="2880" w:hanging="180"/>
      </w:pPr>
    </w:lvl>
    <w:lvl w:ilvl="3" w:tplc="5AD4FC8C" w:tentative="1">
      <w:start w:val="1"/>
      <w:numFmt w:val="decimal"/>
      <w:lvlText w:val="%4."/>
      <w:lvlJc w:val="left"/>
      <w:pPr>
        <w:ind w:left="3600" w:hanging="360"/>
      </w:pPr>
    </w:lvl>
    <w:lvl w:ilvl="4" w:tplc="4CF266E8" w:tentative="1">
      <w:start w:val="1"/>
      <w:numFmt w:val="lowerLetter"/>
      <w:lvlText w:val="%5."/>
      <w:lvlJc w:val="left"/>
      <w:pPr>
        <w:ind w:left="4320" w:hanging="360"/>
      </w:pPr>
    </w:lvl>
    <w:lvl w:ilvl="5" w:tplc="3E106AC6" w:tentative="1">
      <w:start w:val="1"/>
      <w:numFmt w:val="lowerRoman"/>
      <w:lvlText w:val="%6."/>
      <w:lvlJc w:val="right"/>
      <w:pPr>
        <w:ind w:left="5040" w:hanging="180"/>
      </w:pPr>
    </w:lvl>
    <w:lvl w:ilvl="6" w:tplc="A040308A" w:tentative="1">
      <w:start w:val="1"/>
      <w:numFmt w:val="decimal"/>
      <w:lvlText w:val="%7."/>
      <w:lvlJc w:val="left"/>
      <w:pPr>
        <w:ind w:left="5760" w:hanging="360"/>
      </w:pPr>
    </w:lvl>
    <w:lvl w:ilvl="7" w:tplc="A14A2F3A" w:tentative="1">
      <w:start w:val="1"/>
      <w:numFmt w:val="lowerLetter"/>
      <w:lvlText w:val="%8."/>
      <w:lvlJc w:val="left"/>
      <w:pPr>
        <w:ind w:left="6480" w:hanging="360"/>
      </w:pPr>
    </w:lvl>
    <w:lvl w:ilvl="8" w:tplc="1E1EB83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32A2B"/>
    <w:rsid w:val="00040277"/>
    <w:rsid w:val="00040CBB"/>
    <w:rsid w:val="0004656A"/>
    <w:rsid w:val="0008325C"/>
    <w:rsid w:val="000937DB"/>
    <w:rsid w:val="000B4D09"/>
    <w:rsid w:val="000B78C8"/>
    <w:rsid w:val="001145A0"/>
    <w:rsid w:val="00121FC2"/>
    <w:rsid w:val="001463B2"/>
    <w:rsid w:val="001D409E"/>
    <w:rsid w:val="001D5A62"/>
    <w:rsid w:val="001F62C0"/>
    <w:rsid w:val="002310E3"/>
    <w:rsid w:val="00245E02"/>
    <w:rsid w:val="002933A2"/>
    <w:rsid w:val="002F75D7"/>
    <w:rsid w:val="003329BA"/>
    <w:rsid w:val="00353B66"/>
    <w:rsid w:val="00364805"/>
    <w:rsid w:val="0038200D"/>
    <w:rsid w:val="00384BBC"/>
    <w:rsid w:val="0039214A"/>
    <w:rsid w:val="003F4DE1"/>
    <w:rsid w:val="00456604"/>
    <w:rsid w:val="004A2675"/>
    <w:rsid w:val="004F14A9"/>
    <w:rsid w:val="004F7139"/>
    <w:rsid w:val="005525EB"/>
    <w:rsid w:val="0057093C"/>
    <w:rsid w:val="00634D21"/>
    <w:rsid w:val="0067062B"/>
    <w:rsid w:val="00681FB5"/>
    <w:rsid w:val="00691EC1"/>
    <w:rsid w:val="0073266D"/>
    <w:rsid w:val="007B2F6B"/>
    <w:rsid w:val="007C53FB"/>
    <w:rsid w:val="007E5CCB"/>
    <w:rsid w:val="008014DD"/>
    <w:rsid w:val="008B7D18"/>
    <w:rsid w:val="008F1F97"/>
    <w:rsid w:val="008F4052"/>
    <w:rsid w:val="00914980"/>
    <w:rsid w:val="009179FC"/>
    <w:rsid w:val="00985A65"/>
    <w:rsid w:val="009B348D"/>
    <w:rsid w:val="009D4EB3"/>
    <w:rsid w:val="00A078C6"/>
    <w:rsid w:val="00A22D79"/>
    <w:rsid w:val="00A37583"/>
    <w:rsid w:val="00A460B1"/>
    <w:rsid w:val="00A563CA"/>
    <w:rsid w:val="00A6788E"/>
    <w:rsid w:val="00B13D1B"/>
    <w:rsid w:val="00B60807"/>
    <w:rsid w:val="00B6370A"/>
    <w:rsid w:val="00B818DF"/>
    <w:rsid w:val="00BA1BAA"/>
    <w:rsid w:val="00BE51D7"/>
    <w:rsid w:val="00BF1A89"/>
    <w:rsid w:val="00C224AF"/>
    <w:rsid w:val="00CD3FEE"/>
    <w:rsid w:val="00D05A7B"/>
    <w:rsid w:val="00D52117"/>
    <w:rsid w:val="00DB0D39"/>
    <w:rsid w:val="00E12675"/>
    <w:rsid w:val="00E14005"/>
    <w:rsid w:val="00E614DD"/>
    <w:rsid w:val="00E627B4"/>
    <w:rsid w:val="00EB6F34"/>
    <w:rsid w:val="00EE55C7"/>
    <w:rsid w:val="00EF5A96"/>
    <w:rsid w:val="00F0244E"/>
    <w:rsid w:val="00F83220"/>
    <w:rsid w:val="00F9444C"/>
    <w:rsid w:val="00FE4D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6751C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6751C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6751C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6751C4">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6751C4">
          <w:pPr>
            <w:pStyle w:val="5540D46721E74F1F87F3EF7B04FEBA42"/>
          </w:pPr>
          <w:r>
            <w:t>Title</w:t>
          </w:r>
        </w:p>
      </w:docPartBody>
    </w:docPart>
    <w:docPart>
      <w:docPartPr>
        <w:name w:val="77DB4CF9A5B74296853827B521A7D7AA"/>
        <w:category>
          <w:name w:val="General"/>
          <w:gallery w:val="placeholder"/>
        </w:category>
        <w:types>
          <w:type w:val="bbPlcHdr"/>
        </w:types>
        <w:behaviors>
          <w:behavior w:val="content"/>
        </w:behaviors>
        <w:guid w:val="{BA77B4FD-B82C-4480-AA38-E181DEDBD0CA}"/>
      </w:docPartPr>
      <w:docPartBody>
        <w:p w:rsidR="000166A4" w:rsidRDefault="006751C4">
          <w:pPr>
            <w:pStyle w:val="77DB4CF9A5B74296853827B521A7D7AA"/>
          </w:pPr>
          <w:r>
            <w:t>Sub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6751C4">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6751C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6751C4"/>
    <w:rsid w:val="007D5996"/>
    <w:rsid w:val="00DD462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14</Words>
  <Characters>1433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0T21:43:00Z</dcterms:created>
  <dcterms:modified xsi:type="dcterms:W3CDTF">2019-10-20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2tpUVDH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